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91FD5" w:rsidRPr="00F91FD5" w:rsidRDefault="00F91FD5" w:rsidP="00F91FD5">
      <w:pPr>
        <w:jc w:val="center"/>
        <w:rPr>
          <w:rStyle w:val="Hyperlink"/>
          <w:rFonts w:ascii="Times New Roman" w:hAnsi="Times New Roman" w:cs="Times New Roman"/>
          <w:b/>
          <w:color w:val="auto"/>
          <w:sz w:val="24"/>
          <w:szCs w:val="24"/>
        </w:rPr>
      </w:pPr>
      <w:r w:rsidRPr="00F91FD5">
        <w:rPr>
          <w:rStyle w:val="Hyperlink"/>
          <w:rFonts w:ascii="Times New Roman" w:hAnsi="Times New Roman" w:cs="Times New Roman"/>
          <w:b/>
          <w:color w:val="auto"/>
          <w:sz w:val="24"/>
          <w:szCs w:val="24"/>
        </w:rPr>
        <w:t>LEMBAR PERSETUJUAN RESPONDEN</w:t>
      </w:r>
    </w:p>
    <w:p w:rsidR="00F91FD5" w:rsidRPr="00F91FD5" w:rsidRDefault="00F91FD5" w:rsidP="00F91FD5">
      <w:pPr>
        <w:jc w:val="center"/>
        <w:rPr>
          <w:rStyle w:val="Hyperlink"/>
          <w:rFonts w:ascii="Times New Roman" w:hAnsi="Times New Roman" w:cs="Times New Roman"/>
          <w:b/>
          <w:color w:val="auto"/>
          <w:sz w:val="24"/>
          <w:szCs w:val="24"/>
        </w:rPr>
      </w:pPr>
      <w:r w:rsidRPr="00F91FD5">
        <w:rPr>
          <w:rStyle w:val="Hyperlink"/>
          <w:rFonts w:ascii="Times New Roman" w:hAnsi="Times New Roman" w:cs="Times New Roman"/>
          <w:b/>
          <w:color w:val="auto"/>
          <w:sz w:val="24"/>
          <w:szCs w:val="24"/>
        </w:rPr>
        <w:t>(INFORMED CONSENT)</w:t>
      </w:r>
    </w:p>
    <w:p w:rsidR="00F91FD5" w:rsidRPr="00F91FD5" w:rsidRDefault="00F91FD5" w:rsidP="00F91FD5">
      <w:pPr>
        <w:jc w:val="center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</w:p>
    <w:p w:rsidR="00F91FD5" w:rsidRPr="009259C6" w:rsidRDefault="00F91FD5" w:rsidP="00F91FD5">
      <w:pPr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aya yang bertanda tangan dibawah ini,</w:t>
      </w:r>
    </w:p>
    <w:p w:rsidR="00F91FD5" w:rsidRPr="009259C6" w:rsidRDefault="00F91FD5" w:rsidP="00F91FD5">
      <w:pPr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Nama</w:t>
      </w: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ab/>
        <w:t>:</w:t>
      </w:r>
    </w:p>
    <w:p w:rsidR="00F91FD5" w:rsidRPr="009259C6" w:rsidRDefault="00F91FD5" w:rsidP="00F91FD5">
      <w:pPr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Umur</w:t>
      </w: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ab/>
        <w:t>:</w:t>
      </w:r>
    </w:p>
    <w:p w:rsidR="00F91FD5" w:rsidRPr="009259C6" w:rsidRDefault="00F91FD5" w:rsidP="00F91FD5">
      <w:pPr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lamat</w:t>
      </w: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ab/>
        <w:t>:</w:t>
      </w:r>
    </w:p>
    <w:p w:rsidR="00F91FD5" w:rsidRPr="009259C6" w:rsidRDefault="00F91FD5" w:rsidP="00F91FD5">
      <w:pPr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</w:p>
    <w:p w:rsidR="00F91FD5" w:rsidRPr="009259C6" w:rsidRDefault="00F91FD5" w:rsidP="00F91FD5">
      <w:pPr>
        <w:ind w:firstLine="72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Menyatakan secara sadar dan sukarela bersedia ikut serta dalam penelitian “Gambaran Epidemiologi COVID-19 dan Hubungannya dengan Perilaku Pencegahan di Kota Semarang” dan saya tidak keberatan apabila hasil penelitian ini dipublikasikan untuk kepentingan ilmu pengetahuan di bidang kesehatan dengan menjaga kerahasiaan responden.</w:t>
      </w:r>
    </w:p>
    <w:p w:rsidR="00F91FD5" w:rsidRPr="009259C6" w:rsidRDefault="00F91FD5" w:rsidP="00F91FD5">
      <w:pPr>
        <w:ind w:firstLine="72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9259C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emikian persetujuan responden penelitian ini saya buat dengan sejujur-jujurnya tanpa ada paksaan dari pihak manapun.</w:t>
      </w:r>
    </w:p>
    <w:p w:rsidR="00F91FD5" w:rsidRPr="009259C6" w:rsidRDefault="00F91FD5" w:rsidP="00F91FD5">
      <w:pPr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3716"/>
        <w:gridCol w:w="4200"/>
      </w:tblGrid>
      <w:tr w:rsidR="00F91FD5" w:rsidRPr="009259C6" w:rsidTr="00B06FFD">
        <w:trPr>
          <w:trHeight w:val="298"/>
        </w:trPr>
        <w:tc>
          <w:tcPr>
            <w:tcW w:w="7916" w:type="dxa"/>
            <w:gridSpan w:val="2"/>
          </w:tcPr>
          <w:p w:rsidR="00F91FD5" w:rsidRPr="009259C6" w:rsidRDefault="00F91FD5" w:rsidP="00B06FFD">
            <w:pPr>
              <w:jc w:val="center"/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9259C6"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  <w:t xml:space="preserve">                                                   Semarang, .............................2021</w:t>
            </w:r>
          </w:p>
        </w:tc>
      </w:tr>
      <w:tr w:rsidR="00F91FD5" w:rsidRPr="009259C6" w:rsidTr="00B06FFD">
        <w:trPr>
          <w:trHeight w:val="1767"/>
        </w:trPr>
        <w:tc>
          <w:tcPr>
            <w:tcW w:w="3716" w:type="dxa"/>
          </w:tcPr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9259C6"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  <w:t>Peneliti</w:t>
            </w: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9259C6"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  <w:t>Zaimatun Nabilah</w:t>
            </w: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9259C6"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  <w:t>NIM 6411417149</w:t>
            </w:r>
          </w:p>
        </w:tc>
        <w:tc>
          <w:tcPr>
            <w:tcW w:w="4200" w:type="dxa"/>
          </w:tcPr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9259C6"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  <w:t>Responden</w:t>
            </w: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</w:p>
          <w:p w:rsidR="00F91FD5" w:rsidRPr="009259C6" w:rsidRDefault="00F91FD5" w:rsidP="00B06FFD">
            <w:pPr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</w:pPr>
            <w:r w:rsidRPr="009259C6">
              <w:rPr>
                <w:rStyle w:val="Hyperlink"/>
                <w:rFonts w:ascii="Times New Roman" w:hAnsi="Times New Roman" w:cs="Times New Roman"/>
                <w:color w:val="auto"/>
                <w:sz w:val="24"/>
                <w:szCs w:val="24"/>
                <w:u w:val="none"/>
              </w:rPr>
              <w:t>(.............................................)</w:t>
            </w:r>
          </w:p>
        </w:tc>
      </w:tr>
    </w:tbl>
    <w:p w:rsidR="00F91FD5" w:rsidRPr="00F91FD5" w:rsidRDefault="00F91FD5" w:rsidP="00F91FD5">
      <w:pPr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</w:p>
    <w:p w:rsidR="00F91FD5" w:rsidRPr="00F91FD5" w:rsidRDefault="00F91FD5" w:rsidP="00F91FD5">
      <w:pPr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</w:p>
    <w:p w:rsidR="00F91FD5" w:rsidRDefault="00F91FD5" w:rsidP="00F91FD5">
      <w:pPr>
        <w:jc w:val="center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bookmarkStart w:id="0" w:name="_GoBack"/>
      <w:bookmarkEnd w:id="0"/>
    </w:p>
    <w:p w:rsidR="00F91FD5" w:rsidRDefault="00F91FD5" w:rsidP="00F91FD5">
      <w:pPr>
        <w:jc w:val="center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</w:p>
    <w:p w:rsidR="00F91FD5" w:rsidRDefault="00F91FD5" w:rsidP="00F91FD5">
      <w:pPr>
        <w:jc w:val="center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</w:p>
    <w:p w:rsidR="00F91FD5" w:rsidRDefault="00F91FD5" w:rsidP="00F91FD5">
      <w:pPr>
        <w:jc w:val="center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</w:p>
    <w:p w:rsidR="00F91FD5" w:rsidRDefault="00F91FD5" w:rsidP="00F91FD5">
      <w:pPr>
        <w:jc w:val="center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</w:p>
    <w:p w:rsidR="00F91FD5" w:rsidRPr="00F91FD5" w:rsidRDefault="00F91FD5" w:rsidP="00F91FD5">
      <w:pPr>
        <w:jc w:val="center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r w:rsidRPr="00F91FD5">
        <w:rPr>
          <w:rFonts w:ascii="Times New Roman" w:eastAsia="Calibri" w:hAnsi="Times New Roman" w:cs="Times New Roman"/>
          <w:b/>
          <w:sz w:val="24"/>
          <w:szCs w:val="24"/>
          <w:u w:val="single"/>
        </w:rPr>
        <w:t xml:space="preserve">KUESIONER PENGETAHUAN, SIKAP DAN PERILAKU MASYARAKAT </w:t>
      </w:r>
    </w:p>
    <w:p w:rsidR="00F91FD5" w:rsidRPr="00F91FD5" w:rsidRDefault="00F91FD5" w:rsidP="00F91FD5">
      <w:pPr>
        <w:jc w:val="center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r w:rsidRPr="00F91FD5">
        <w:rPr>
          <w:rFonts w:ascii="Times New Roman" w:eastAsia="Calibri" w:hAnsi="Times New Roman" w:cs="Times New Roman"/>
          <w:b/>
          <w:sz w:val="24"/>
          <w:szCs w:val="24"/>
          <w:u w:val="single"/>
        </w:rPr>
        <w:t>DI MASA PANDEMI COVID-19</w:t>
      </w:r>
    </w:p>
    <w:p w:rsidR="00F91FD5" w:rsidRPr="00F91FD5" w:rsidRDefault="00F91FD5" w:rsidP="00F91FD5">
      <w:r w:rsidRPr="00F91FD5">
        <w:rPr>
          <w:rFonts w:ascii="Times New Roman" w:eastAsia="Calibri" w:hAnsi="Times New Roman" w:cs="Times New Roman"/>
          <w:b/>
          <w:sz w:val="24"/>
          <w:szCs w:val="24"/>
        </w:rPr>
        <w:t>A. IDENTITAS RESPONDEN</w:t>
      </w:r>
    </w:p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2917"/>
        <w:gridCol w:w="2645"/>
        <w:gridCol w:w="2376"/>
      </w:tblGrid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Nama</w:t>
            </w:r>
          </w:p>
        </w:tc>
        <w:tc>
          <w:tcPr>
            <w:tcW w:w="5021" w:type="dxa"/>
            <w:gridSpan w:val="2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</w:tr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Umur</w:t>
            </w:r>
          </w:p>
        </w:tc>
        <w:tc>
          <w:tcPr>
            <w:tcW w:w="5021" w:type="dxa"/>
            <w:gridSpan w:val="2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</w:tr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Jenis Kelamin</w:t>
            </w:r>
          </w:p>
        </w:tc>
        <w:tc>
          <w:tcPr>
            <w:tcW w:w="5021" w:type="dxa"/>
            <w:gridSpan w:val="2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</w:tr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Alamat</w:t>
            </w:r>
          </w:p>
        </w:tc>
        <w:tc>
          <w:tcPr>
            <w:tcW w:w="5021" w:type="dxa"/>
            <w:gridSpan w:val="2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</w:tr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Pendidikan terakhir</w:t>
            </w:r>
          </w:p>
        </w:tc>
        <w:tc>
          <w:tcPr>
            <w:tcW w:w="5021" w:type="dxa"/>
            <w:gridSpan w:val="2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</w:tr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Pekerjaan</w:t>
            </w:r>
          </w:p>
        </w:tc>
        <w:tc>
          <w:tcPr>
            <w:tcW w:w="5021" w:type="dxa"/>
            <w:gridSpan w:val="2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</w:tr>
      <w:tr w:rsidR="00F91FD5" w:rsidRPr="000E0C07" w:rsidTr="00B06FFD">
        <w:tc>
          <w:tcPr>
            <w:tcW w:w="2917" w:type="dxa"/>
            <w:vMerge w:val="restart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Status vaksinasi</w:t>
            </w:r>
          </w:p>
        </w:tc>
        <w:tc>
          <w:tcPr>
            <w:tcW w:w="2645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Sudah /</w:t>
            </w:r>
          </w:p>
        </w:tc>
        <w:tc>
          <w:tcPr>
            <w:tcW w:w="2376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Belum</w:t>
            </w:r>
          </w:p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Alasan.....</w:t>
            </w:r>
          </w:p>
        </w:tc>
      </w:tr>
      <w:tr w:rsidR="00F91FD5" w:rsidRPr="000E0C07" w:rsidTr="00B06FFD">
        <w:tc>
          <w:tcPr>
            <w:tcW w:w="2917" w:type="dxa"/>
            <w:vMerge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2645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Jumlah (dosis)</w:t>
            </w:r>
          </w:p>
        </w:tc>
        <w:tc>
          <w:tcPr>
            <w:tcW w:w="2376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I / II</w:t>
            </w:r>
          </w:p>
        </w:tc>
      </w:tr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Tanggal terakhir terpapar</w:t>
            </w:r>
          </w:p>
        </w:tc>
        <w:tc>
          <w:tcPr>
            <w:tcW w:w="2645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2376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</w:tr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Tanggal timbul gejala (jika ada)</w:t>
            </w:r>
          </w:p>
        </w:tc>
        <w:tc>
          <w:tcPr>
            <w:tcW w:w="2645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2376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</w:p>
        </w:tc>
      </w:tr>
      <w:tr w:rsidR="00F91FD5" w:rsidRPr="000E0C07" w:rsidTr="00B06FFD">
        <w:tc>
          <w:tcPr>
            <w:tcW w:w="2917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Peran Pelayanan Kesehatan</w:t>
            </w:r>
          </w:p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(memberikan pelayanan perawatan, pemeriksaan, pengobatan, vaksinasi, serta rutin memberikan promosi kesehatan mengenai pencegahan COVID-19)</w:t>
            </w:r>
          </w:p>
        </w:tc>
        <w:tc>
          <w:tcPr>
            <w:tcW w:w="2645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Mendukung</w:t>
            </w:r>
          </w:p>
        </w:tc>
        <w:tc>
          <w:tcPr>
            <w:tcW w:w="2376" w:type="dxa"/>
          </w:tcPr>
          <w:p w:rsidR="00F91FD5" w:rsidRPr="000E0C07" w:rsidRDefault="00F91FD5" w:rsidP="00B06FFD">
            <w:pPr>
              <w:rPr>
                <w:rFonts w:ascii="Times New Roman" w:hAnsi="Times New Roman" w:cs="Times New Roman"/>
                <w:szCs w:val="24"/>
              </w:rPr>
            </w:pPr>
            <w:r w:rsidRPr="000E0C07">
              <w:rPr>
                <w:rFonts w:ascii="Times New Roman" w:hAnsi="Times New Roman" w:cs="Times New Roman"/>
                <w:szCs w:val="24"/>
              </w:rPr>
              <w:t>Tidak mendukung</w:t>
            </w:r>
          </w:p>
        </w:tc>
      </w:tr>
    </w:tbl>
    <w:p w:rsidR="00F91FD5" w:rsidRDefault="00F91FD5" w:rsidP="00F91FD5">
      <w:pPr>
        <w:spacing w:line="240" w:lineRule="auto"/>
        <w:rPr>
          <w:rFonts w:ascii="Times New Roman" w:eastAsia="Calibri" w:hAnsi="Times New Roman" w:cs="Times New Roman"/>
          <w:b/>
          <w:sz w:val="24"/>
          <w:szCs w:val="24"/>
        </w:rPr>
      </w:pPr>
    </w:p>
    <w:p w:rsidR="00F91FD5" w:rsidRPr="0087792F" w:rsidRDefault="00F91FD5" w:rsidP="00F91FD5">
      <w:pPr>
        <w:spacing w:line="240" w:lineRule="auto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>B</w:t>
      </w:r>
      <w:r w:rsidRPr="0087792F">
        <w:rPr>
          <w:rFonts w:ascii="Times New Roman" w:eastAsia="Calibri" w:hAnsi="Times New Roman" w:cs="Times New Roman"/>
          <w:b/>
          <w:sz w:val="24"/>
          <w:szCs w:val="24"/>
        </w:rPr>
        <w:t>. VARIABEL PENGETAHUAN</w:t>
      </w:r>
    </w:p>
    <w:p w:rsidR="00F91FD5" w:rsidRPr="0087792F" w:rsidRDefault="00F91FD5" w:rsidP="00F91FD5">
      <w:pPr>
        <w:spacing w:line="240" w:lineRule="auto"/>
        <w:rPr>
          <w:rFonts w:ascii="Times New Roman" w:eastAsia="Calibri" w:hAnsi="Times New Roman" w:cs="Times New Roman"/>
          <w:sz w:val="24"/>
          <w:szCs w:val="24"/>
        </w:rPr>
      </w:pPr>
      <w:r w:rsidRPr="0087792F">
        <w:rPr>
          <w:rFonts w:ascii="Times New Roman" w:eastAsia="Calibri" w:hAnsi="Times New Roman" w:cs="Times New Roman"/>
          <w:sz w:val="24"/>
          <w:szCs w:val="24"/>
        </w:rPr>
        <w:t>Berilah tanda ceklis (√) pada kolom jawaban yang anda pilih.</w:t>
      </w:r>
    </w:p>
    <w:tbl>
      <w:tblPr>
        <w:tblStyle w:val="TableGrid2"/>
        <w:tblW w:w="7935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67"/>
        <w:gridCol w:w="5667"/>
        <w:gridCol w:w="851"/>
        <w:gridCol w:w="850"/>
      </w:tblGrid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2301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2301">
              <w:rPr>
                <w:rFonts w:ascii="Times New Roman" w:hAnsi="Times New Roman"/>
                <w:b/>
                <w:sz w:val="24"/>
                <w:szCs w:val="24"/>
              </w:rPr>
              <w:t>Pertanyaan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2301">
              <w:rPr>
                <w:rFonts w:ascii="Times New Roman" w:hAnsi="Times New Roman"/>
                <w:b/>
                <w:sz w:val="24"/>
                <w:szCs w:val="24"/>
              </w:rPr>
              <w:t>Betul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1A2301">
              <w:rPr>
                <w:rFonts w:ascii="Times New Roman" w:hAnsi="Times New Roman"/>
                <w:b/>
                <w:sz w:val="24"/>
                <w:szCs w:val="24"/>
              </w:rPr>
              <w:t>Salah</w:t>
            </w: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Gejala klinis utama COVID-19 adalah demam, kelelahan, batuk kering, dan mialgia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Berbeda dengan flu biasa, hidung tersumbat, pilek, dan bersin lebih jarang terjadi pada orang yang terinfeksi virus COVID-19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Orang yang tidak memiliki gejala demam, tidak dapat menularkan virus COVID-19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lastRenderedPageBreak/>
              <w:t>4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Warga biasa bisa memakai masker kain (minimal  3 lapisan) untuk mencegah penularan virus COVID19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  <w:r w:rsidRPr="001A2301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Salah satu cara pencegahan COVID 19 adalah tidak menyentuh mata, hidung dengan tangan yang tidak dicuci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</w:t>
            </w:r>
            <w:r w:rsidRPr="001A2301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Tidak semua penderita COVID-2019 akan berkembang menjadi kasus yang parah. Hanya mereka yang sudah lanjut usia dan memiliki penyakit kronis yang lebih mungkin menjadi kasus yang parah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</w:t>
            </w:r>
            <w:r w:rsidRPr="001A2301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Anak-anak dan dewasa muda tidak perlu mengambil tindakan untuk mencegah infeksi oleh virus COVID-19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</w:t>
            </w:r>
            <w:r w:rsidRPr="001A2301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Secara umum masa isolasi atau karantina mandiri adalah 14 hari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9</w:t>
            </w:r>
            <w:r w:rsidRPr="001A2301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aksin adalah salah satu upaya yang dinilai efektif untuk mengatasi pandemi COVID-19 disamping menerapkan perilaku pencegahan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1A2301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</w:t>
            </w:r>
            <w:r w:rsidRPr="00661574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6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Untuk mencegah penularan COVID-19, individu harus melakukan protokol 5M (memakai masker, mencuci tangan pakai sabun dan air mengalir, menjaga jarak, menjauhi kerumunan, dan membatasi mobilisasi dan interaksi)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7A27BE" w:rsidRDefault="00F91FD5" w:rsidP="00B06FFD">
            <w:pPr>
              <w:rPr>
                <w:rFonts w:ascii="Times New Roman" w:hAnsi="Times New Roman"/>
                <w:sz w:val="24"/>
                <w:szCs w:val="24"/>
                <w:highlight w:val="cyan"/>
              </w:rPr>
            </w:pPr>
          </w:p>
        </w:tc>
      </w:tr>
    </w:tbl>
    <w:p w:rsidR="00F91FD5" w:rsidRPr="0087792F" w:rsidRDefault="00F91FD5" w:rsidP="00F91FD5">
      <w:pPr>
        <w:rPr>
          <w:rFonts w:ascii="Times New Roman" w:eastAsia="Calibri" w:hAnsi="Times New Roman" w:cs="Times New Roman"/>
          <w:b/>
          <w:sz w:val="24"/>
          <w:szCs w:val="24"/>
        </w:rPr>
      </w:pPr>
      <w:r w:rsidRPr="00627E86">
        <w:rPr>
          <w:rFonts w:ascii="Times New Roman" w:eastAsia="Calibri" w:hAnsi="Times New Roman" w:cs="Times New Roman"/>
          <w:b/>
          <w:sz w:val="24"/>
          <w:szCs w:val="24"/>
        </w:rPr>
        <w:t xml:space="preserve">Sumber: </w:t>
      </w:r>
      <w:r w:rsidRPr="00627E86">
        <w:rPr>
          <w:rFonts w:ascii="Times New Roman" w:eastAsia="Calibri" w:hAnsi="Times New Roman" w:cs="Times New Roman"/>
          <w:b/>
          <w:sz w:val="24"/>
          <w:szCs w:val="24"/>
        </w:rPr>
        <w:fldChar w:fldCharType="begin" w:fldLock="1"/>
      </w:r>
      <w:r w:rsidRPr="00627E86">
        <w:rPr>
          <w:rFonts w:ascii="Times New Roman" w:eastAsia="Calibri" w:hAnsi="Times New Roman" w:cs="Times New Roman"/>
          <w:b/>
          <w:sz w:val="24"/>
          <w:szCs w:val="24"/>
        </w:rPr>
        <w:instrText>ADDIN CSL_CITATION { "citationItems" : [ { "id" : "ITEM-1", "itemData" : { "DOI" : "10.1371/journal.pone.0233668", "ISBN" : "1111111111", "author" : [ { "dropping-particle" : "", "family" : "Azlan", "given" : "Arina Anis", "non-dropping-particle" : "", "parse-names" : false, "suffix" : "" }, { "dropping-particle" : "", "family" : "Hamzah", "given" : "Mohammad Rezal", "non-dropping-particle" : "", "parse-names" : false, "suffix" : "" }, { "dropping-particle" : "", "family" : "Jen", "given" : "Tham", "non-dropping-particle" : "", "parse-names" : false, "suffix" : "" }, { "dropping-particle" : "", "family" : "Id", "given" : "Sern", "non-dropping-particle" : "", "parse-names" : false, "suffix" : "" }, { "dropping-particle" : "", "family" : "Hadi", "given" : "Suffian", "non-dropping-particle" : "", "parse-names" : false, "suffix" : "" }, { "dropping-particle" : "", "family" : "Id", "given" : "Ayub", "non-dropping-particle" : "", "parse-names" : false, "suffix" : "" } ], "container-title" : "PLoS One", "id" : "ITEM-1", "issue" : "5", "issued" : { "date-parts" : [ [ "2020" ] ] }, "page" : "1-15", "title" : "Public knowledge , attitudes and practices towards COVID-19 : A cross-sectional study in", "type" : "article-journal", "volume" : "15" }, "uris" : [ "http://www.mendeley.com/documents/?uuid=2c078075-b09a-46ac-bdbe-cef2a373ee60" ] } ], "mendeley" : { "formattedCitation" : "(Azlan et al., 2020)", "manualFormatting" : "Azlan et al., 2020", "plainTextFormattedCitation" : "(Azlan et al., 2020)", "previouslyFormattedCitation" : "(Azlan et al., 2020)" }, "properties" : { "noteIndex" : 70 }, "schema" : "https://github.com/citation-style-language/schema/raw/master/csl-citation.json" }</w:instrText>
      </w:r>
      <w:r w:rsidRPr="00627E86">
        <w:rPr>
          <w:rFonts w:ascii="Times New Roman" w:eastAsia="Calibri" w:hAnsi="Times New Roman" w:cs="Times New Roman"/>
          <w:b/>
          <w:sz w:val="24"/>
          <w:szCs w:val="24"/>
        </w:rPr>
        <w:fldChar w:fldCharType="separate"/>
      </w:r>
      <w:r w:rsidRPr="00627E86">
        <w:rPr>
          <w:rFonts w:ascii="Times New Roman" w:eastAsia="Calibri" w:hAnsi="Times New Roman" w:cs="Times New Roman"/>
          <w:noProof/>
          <w:sz w:val="24"/>
          <w:szCs w:val="24"/>
        </w:rPr>
        <w:t>Azlan et al., 2020</w:t>
      </w:r>
      <w:r w:rsidRPr="00627E86">
        <w:rPr>
          <w:rFonts w:ascii="Times New Roman" w:eastAsia="Calibri" w:hAnsi="Times New Roman" w:cs="Times New Roman"/>
          <w:b/>
          <w:sz w:val="24"/>
          <w:szCs w:val="24"/>
        </w:rPr>
        <w:fldChar w:fldCharType="end"/>
      </w:r>
      <w:r w:rsidRPr="00627E86">
        <w:rPr>
          <w:rFonts w:ascii="Times New Roman" w:eastAsia="Calibri" w:hAnsi="Times New Roman" w:cs="Times New Roman"/>
          <w:b/>
          <w:sz w:val="24"/>
          <w:szCs w:val="24"/>
        </w:rPr>
        <w:t>.</w:t>
      </w:r>
    </w:p>
    <w:p w:rsidR="00F91FD5" w:rsidRPr="0087792F" w:rsidRDefault="00F91FD5" w:rsidP="00F91FD5">
      <w:pPr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>C</w:t>
      </w:r>
      <w:r w:rsidRPr="0087792F">
        <w:rPr>
          <w:rFonts w:ascii="Times New Roman" w:eastAsia="Calibri" w:hAnsi="Times New Roman" w:cs="Times New Roman"/>
          <w:b/>
          <w:sz w:val="24"/>
          <w:szCs w:val="24"/>
        </w:rPr>
        <w:t>. VARIABEL SIKAP</w:t>
      </w:r>
    </w:p>
    <w:p w:rsidR="00F91FD5" w:rsidRPr="0087792F" w:rsidRDefault="00F91FD5" w:rsidP="00F91FD5">
      <w:pPr>
        <w:rPr>
          <w:rFonts w:ascii="Times New Roman" w:eastAsia="Calibri" w:hAnsi="Times New Roman" w:cs="Times New Roman"/>
          <w:sz w:val="24"/>
          <w:szCs w:val="24"/>
        </w:rPr>
      </w:pPr>
      <w:r w:rsidRPr="0087792F">
        <w:rPr>
          <w:rFonts w:ascii="Times New Roman" w:eastAsia="Calibri" w:hAnsi="Times New Roman" w:cs="Times New Roman"/>
          <w:sz w:val="24"/>
          <w:szCs w:val="24"/>
        </w:rPr>
        <w:t>Berilah tanda ceklis (√) pada kolom jawaban yang anda pilih.</w:t>
      </w:r>
    </w:p>
    <w:tbl>
      <w:tblPr>
        <w:tblStyle w:val="TableGrid3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567"/>
        <w:gridCol w:w="5387"/>
        <w:gridCol w:w="992"/>
        <w:gridCol w:w="992"/>
      </w:tblGrid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27E86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27E86">
              <w:rPr>
                <w:rFonts w:ascii="Times New Roman" w:hAnsi="Times New Roman"/>
                <w:b/>
                <w:sz w:val="24"/>
                <w:szCs w:val="24"/>
              </w:rPr>
              <w:t>Pertanyaan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27E86">
              <w:rPr>
                <w:rFonts w:ascii="Times New Roman" w:hAnsi="Times New Roman"/>
                <w:b/>
                <w:sz w:val="24"/>
                <w:szCs w:val="24"/>
              </w:rPr>
              <w:t>Setuju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27E86">
              <w:rPr>
                <w:rFonts w:ascii="Times New Roman" w:hAnsi="Times New Roman"/>
                <w:b/>
                <w:sz w:val="24"/>
                <w:szCs w:val="24"/>
              </w:rPr>
              <w:t>Tidak Setuju</w:t>
            </w: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Menurut pendapat saya, sangatlah mudah memahami dan melakukan protokol kesehatan 5M yang dianjurkan oleh pemerintah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Jika saya telah melakukan kontak dengan pasien COVID-19, saya akan melakukan tes deteksi (rapid/swab)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Jika saya telah melakukan kontak dengan pasien COVID-19, saya tidak akan melakukan tes deteksi (rapid/swab) karena menurut saya itu akan menyakitkan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Saya percaya vaksin dapat membantu mengontrol persebaran COVID-19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5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Jika hasil tes saya positif COVID-19, saya akan memberitahu petugas kesehatan dengan siapa saja saya melakukan kontak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6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Jika hasil tes saya positif COVID-19, saya tidak akan memberitahu petugas kesehatan dengan siapa saja saya melakukan kontak karena saya tidak ingin orang tahu bahwa saya positif COVID-19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7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Menurut pendapat saya, vaksin yang tersedia untuk COVID-19 harus digunakan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lastRenderedPageBreak/>
              <w:t>8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Menurut saya, pihak berwenang harus bersiap untuk membatasi akses ke situs keagamaan, pusat perbelanjaan, dan tempat-tempat yang menimbulkan keramaian jika jumlah kasus COVID-19 meningkat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1A2301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1</w:t>
            </w:r>
            <w:r>
              <w:rPr>
                <w:rFonts w:ascii="Times New Roman" w:hAnsi="Times New Roman"/>
                <w:sz w:val="24"/>
                <w:szCs w:val="24"/>
              </w:rPr>
              <w:t>0</w:t>
            </w:r>
            <w:r w:rsidRPr="00627E86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3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Menurut saya, pemerintah dapat mengatasi tantangan pandemi COVID-19 dengan baik.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F91FD5" w:rsidRPr="0087792F" w:rsidRDefault="00F91FD5" w:rsidP="00F91FD5">
      <w:pPr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Sumber: </w:t>
      </w:r>
      <w:r w:rsidRPr="00627E86">
        <w:rPr>
          <w:rFonts w:ascii="Times New Roman" w:hAnsi="Times New Roman" w:cs="Times New Roman"/>
          <w:sz w:val="24"/>
        </w:rPr>
        <w:t>SURVEY TOOL AND GUIDANCE Rapid, Simple, Flexible Behavioural Insights on COVID-19 by</w:t>
      </w:r>
      <w:r w:rsidRPr="00627E86">
        <w:rPr>
          <w:rFonts w:ascii="Times New Roman" w:hAnsi="Times New Roman" w:cs="Times New Roman"/>
          <w:sz w:val="28"/>
          <w:szCs w:val="24"/>
        </w:rPr>
        <w:t xml:space="preserve"> </w:t>
      </w:r>
      <w:r w:rsidRPr="00627E8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27E8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WHO", "given" : "", "non-dropping-particle" : "", "parse-names" : false, "suffix" : "" } ], "container-title" : "WHO Europe Guideline", "id" : "ITEM-1", "issue" : "July", "issued" : { "date-parts" : [ [ "2020" ] ] }, "title" : "SURVEY TOOL AND GUIDANCE Rapid, Simple, Flexible Behavioural Insights on COVID-19", "type" : "chapter" }, "uris" : [ "http://www.mendeley.com/documents/?uuid=a7c05f8b-6292-4644-9747-ae83ef081311" ] } ], "mendeley" : { "formattedCitation" : "(WHO, 2020)", "manualFormatting" : "WHO, 2020", "plainTextFormattedCitation" : "(WHO, 2020)", "previouslyFormattedCitation" : "(WHO, 2020)" }, "properties" : { "noteIndex" : 72 }, "schema" : "https://github.com/citation-style-language/schema/raw/master/csl-citation.json" }</w:instrText>
      </w:r>
      <w:r w:rsidRPr="00627E86">
        <w:rPr>
          <w:rFonts w:ascii="Times New Roman" w:hAnsi="Times New Roman" w:cs="Times New Roman"/>
          <w:sz w:val="24"/>
          <w:szCs w:val="24"/>
        </w:rPr>
        <w:fldChar w:fldCharType="separate"/>
      </w:r>
      <w:r w:rsidRPr="00627E86">
        <w:rPr>
          <w:rFonts w:ascii="Times New Roman" w:hAnsi="Times New Roman" w:cs="Times New Roman"/>
          <w:noProof/>
          <w:sz w:val="24"/>
          <w:szCs w:val="24"/>
        </w:rPr>
        <w:t>WHO, 2020</w:t>
      </w:r>
      <w:r w:rsidRPr="00627E86">
        <w:rPr>
          <w:rFonts w:ascii="Times New Roman" w:hAnsi="Times New Roman" w:cs="Times New Roman"/>
          <w:sz w:val="24"/>
          <w:szCs w:val="24"/>
        </w:rPr>
        <w:fldChar w:fldCharType="end"/>
      </w:r>
    </w:p>
    <w:p w:rsidR="00F91FD5" w:rsidRPr="0087792F" w:rsidRDefault="00F91FD5" w:rsidP="00F91FD5">
      <w:pPr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>D</w:t>
      </w:r>
      <w:r w:rsidRPr="0087792F">
        <w:rPr>
          <w:rFonts w:ascii="Times New Roman" w:eastAsia="Calibri" w:hAnsi="Times New Roman" w:cs="Times New Roman"/>
          <w:b/>
          <w:sz w:val="24"/>
          <w:szCs w:val="24"/>
        </w:rPr>
        <w:t>. VARIABEL PERILAKU</w:t>
      </w:r>
    </w:p>
    <w:p w:rsidR="00F91FD5" w:rsidRPr="0087792F" w:rsidRDefault="00F91FD5" w:rsidP="00F91FD5">
      <w:pPr>
        <w:rPr>
          <w:rFonts w:ascii="Times New Roman" w:eastAsia="Calibri" w:hAnsi="Times New Roman" w:cs="Times New Roman"/>
          <w:sz w:val="24"/>
          <w:szCs w:val="24"/>
        </w:rPr>
      </w:pPr>
      <w:r w:rsidRPr="0087792F">
        <w:rPr>
          <w:rFonts w:ascii="Times New Roman" w:eastAsia="Calibri" w:hAnsi="Times New Roman" w:cs="Times New Roman"/>
          <w:sz w:val="24"/>
          <w:szCs w:val="24"/>
        </w:rPr>
        <w:t>Berilah tanda ceklis (√) pada kolom jawaban yang anda pilih.</w:t>
      </w:r>
    </w:p>
    <w:tbl>
      <w:tblPr>
        <w:tblStyle w:val="TableGrid1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567"/>
        <w:gridCol w:w="5872"/>
        <w:gridCol w:w="649"/>
        <w:gridCol w:w="850"/>
      </w:tblGrid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27E86">
              <w:rPr>
                <w:rFonts w:ascii="Times New Roman" w:hAnsi="Times New Roman"/>
                <w:b/>
                <w:sz w:val="24"/>
                <w:szCs w:val="24"/>
              </w:rPr>
              <w:t>No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27E86">
              <w:rPr>
                <w:rFonts w:ascii="Times New Roman" w:hAnsi="Times New Roman"/>
                <w:b/>
                <w:sz w:val="24"/>
                <w:szCs w:val="24"/>
              </w:rPr>
              <w:t>Pertanyaan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27E86">
              <w:rPr>
                <w:rFonts w:ascii="Times New Roman" w:hAnsi="Times New Roman"/>
                <w:b/>
                <w:sz w:val="24"/>
                <w:szCs w:val="24"/>
              </w:rPr>
              <w:t>Ya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627E86">
              <w:rPr>
                <w:rFonts w:ascii="Times New Roman" w:hAnsi="Times New Roman"/>
                <w:b/>
                <w:sz w:val="24"/>
                <w:szCs w:val="24"/>
              </w:rPr>
              <w:t xml:space="preserve">Tidak </w:t>
            </w: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Untuk mencegah tertular dan menyebarkan COVID-19, saya menggunakan vaksin yang diedarkan oleh pemerintah.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2.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Untuk mencegah tertular dan menyebarkan COVID-19, saya mencuci tangan menggunakan air mengalir dan sabun sebelum dan sesudah melakukan aktivitas setidaknya 20 detik.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3.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Untuk mencegah tertular dan menyebarkan COVID-19, saya menghindari menyentuh wajah dan mata sebelum mencuci tangan dengan sabun.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61574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Untuk mencegah tertular dan menyebarkan COVID-19, saya menjaga jarak minimal 1 meter dengan oranglain.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5</w:t>
            </w:r>
            <w:r w:rsidRPr="00627E86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Untuk mencegah tertular dan menyebarkan COVID-19, saya menerapkan pola hidup sehat, seperti: rutin berolahraga minimal 30 menit setiap hari, berjemur di pagi hari, istirahat yang cukup, makan makanan sehat, dll.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</w:t>
            </w:r>
            <w:r w:rsidRPr="00627E86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B34405" w:rsidRDefault="00F91FD5" w:rsidP="00B06FFD">
            <w:pPr>
              <w:rPr>
                <w:rFonts w:ascii="Times New Roman" w:hAnsi="Times New Roman"/>
                <w:sz w:val="24"/>
                <w:szCs w:val="24"/>
                <w:highlight w:val="cyan"/>
              </w:rPr>
            </w:pPr>
            <w:r w:rsidRPr="00661574">
              <w:rPr>
                <w:rFonts w:ascii="Times New Roman" w:hAnsi="Times New Roman"/>
                <w:sz w:val="24"/>
                <w:szCs w:val="24"/>
              </w:rPr>
              <w:t>Untuk mencegah tertular dan menyebarkan COVID-19, saya menghindari berjabat tangan, berpelukan, dan berciuman.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</w:t>
            </w:r>
            <w:r w:rsidRPr="00627E86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Untuk mencegah tertular dan menyebarkan COVID-19, saya menghindari menggunakan transportasi umum.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F91FD5" w:rsidRPr="00627E86" w:rsidTr="00B06FFD"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8</w:t>
            </w:r>
            <w:r w:rsidRPr="00627E86">
              <w:rPr>
                <w:rFonts w:ascii="Times New Roman" w:hAnsi="Times New Roman"/>
                <w:sz w:val="24"/>
                <w:szCs w:val="24"/>
              </w:rPr>
              <w:t>.</w:t>
            </w:r>
          </w:p>
        </w:tc>
        <w:tc>
          <w:tcPr>
            <w:tcW w:w="5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 w:rsidRPr="00627E86">
              <w:rPr>
                <w:rFonts w:ascii="Times New Roman" w:hAnsi="Times New Roman"/>
                <w:sz w:val="24"/>
                <w:szCs w:val="24"/>
              </w:rPr>
              <w:t>Untuk mencegah tertular dan menyebarkan COVID-19, saya mengkonsumsi suplemen vitamin.</w:t>
            </w:r>
          </w:p>
        </w:tc>
        <w:tc>
          <w:tcPr>
            <w:tcW w:w="6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627E86" w:rsidRDefault="00F91FD5" w:rsidP="00B06FFD">
            <w:pPr>
              <w:rPr>
                <w:rFonts w:ascii="Times New Roman" w:hAnsi="Times New Roman"/>
                <w:sz w:val="24"/>
                <w:szCs w:val="24"/>
              </w:rPr>
            </w:pPr>
          </w:p>
        </w:tc>
      </w:tr>
    </w:tbl>
    <w:p w:rsidR="00F91FD5" w:rsidRDefault="00F91FD5" w:rsidP="00F91FD5">
      <w:pPr>
        <w:jc w:val="both"/>
        <w:rPr>
          <w:rFonts w:ascii="Times New Roman" w:hAnsi="Times New Roman" w:cs="Times New Roman"/>
          <w:sz w:val="24"/>
          <w:szCs w:val="24"/>
        </w:rPr>
      </w:pPr>
      <w:r w:rsidRPr="00627E86">
        <w:rPr>
          <w:rFonts w:ascii="Times New Roman" w:hAnsi="Times New Roman" w:cs="Times New Roman"/>
          <w:sz w:val="24"/>
          <w:szCs w:val="24"/>
        </w:rPr>
        <w:t xml:space="preserve">Sumber : </w:t>
      </w:r>
      <w:r w:rsidRPr="00627E86">
        <w:rPr>
          <w:rFonts w:ascii="Times New Roman" w:hAnsi="Times New Roman" w:cs="Times New Roman"/>
          <w:sz w:val="24"/>
        </w:rPr>
        <w:t>SURVEY TOOL AND GUIDANCE Rapid, Simple, Flexible Behavioural Insights on COVID-19 by</w:t>
      </w:r>
      <w:r w:rsidRPr="00627E86">
        <w:rPr>
          <w:rFonts w:ascii="Times New Roman" w:hAnsi="Times New Roman" w:cs="Times New Roman"/>
          <w:sz w:val="28"/>
          <w:szCs w:val="24"/>
        </w:rPr>
        <w:t xml:space="preserve"> </w:t>
      </w:r>
      <w:r w:rsidRPr="00627E8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27E8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WHO", "given" : "", "non-dropping-particle" : "", "parse-names" : false, "suffix" : "" } ], "container-title" : "WHO Europe Guideline", "id" : "ITEM-1", "issue" : "July", "issued" : { "date-parts" : [ [ "2020" ] ] }, "title" : "SURVEY TOOL AND GUIDANCE Rapid, Simple, Flexible Behavioural Insights on COVID-19", "type" : "chapter" }, "uris" : [ "http://www.mendeley.com/documents/?uuid=a7c05f8b-6292-4644-9747-ae83ef081311" ] } ], "mendeley" : { "formattedCitation" : "(WHO, 2020)", "manualFormatting" : "WHO, 2020", "plainTextFormattedCitation" : "(WHO, 2020)", "previouslyFormattedCitation" : "(WHO, 2020)" }, "properties" : { "noteIndex" : 72 }, "schema" : "https://github.com/citation-style-language/schema/raw/master/csl-citation.json" }</w:instrText>
      </w:r>
      <w:r w:rsidRPr="00627E86">
        <w:rPr>
          <w:rFonts w:ascii="Times New Roman" w:hAnsi="Times New Roman" w:cs="Times New Roman"/>
          <w:sz w:val="24"/>
          <w:szCs w:val="24"/>
        </w:rPr>
        <w:fldChar w:fldCharType="separate"/>
      </w:r>
      <w:r w:rsidRPr="00627E86">
        <w:rPr>
          <w:rFonts w:ascii="Times New Roman" w:hAnsi="Times New Roman" w:cs="Times New Roman"/>
          <w:noProof/>
          <w:sz w:val="24"/>
          <w:szCs w:val="24"/>
        </w:rPr>
        <w:t>WHO, 2020</w:t>
      </w:r>
      <w:r w:rsidRPr="00627E86">
        <w:rPr>
          <w:rFonts w:ascii="Times New Roman" w:hAnsi="Times New Roman" w:cs="Times New Roman"/>
          <w:sz w:val="24"/>
          <w:szCs w:val="24"/>
        </w:rPr>
        <w:fldChar w:fldCharType="end"/>
      </w:r>
      <w:r w:rsidRPr="00627E86">
        <w:rPr>
          <w:rFonts w:ascii="Times New Roman" w:hAnsi="Times New Roman" w:cs="Times New Roman"/>
          <w:sz w:val="24"/>
          <w:szCs w:val="24"/>
        </w:rPr>
        <w:t>.</w:t>
      </w:r>
    </w:p>
    <w:p w:rsidR="00F91FD5" w:rsidRPr="0013363E" w:rsidRDefault="00F91FD5" w:rsidP="00F91FD5">
      <w:pPr>
        <w:rPr>
          <w:rFonts w:ascii="Times New Roman" w:hAnsi="Times New Roman" w:cs="Times New Roman"/>
          <w:b/>
          <w:sz w:val="24"/>
          <w:szCs w:val="24"/>
        </w:rPr>
      </w:pPr>
      <w:r w:rsidRPr="0013363E">
        <w:rPr>
          <w:rFonts w:ascii="Times New Roman" w:hAnsi="Times New Roman" w:cs="Times New Roman"/>
          <w:b/>
          <w:sz w:val="24"/>
          <w:szCs w:val="24"/>
        </w:rPr>
        <w:t xml:space="preserve">E. </w:t>
      </w:r>
      <w:r>
        <w:rPr>
          <w:rFonts w:ascii="Times New Roman" w:hAnsi="Times New Roman" w:cs="Times New Roman"/>
          <w:b/>
          <w:sz w:val="24"/>
          <w:szCs w:val="24"/>
        </w:rPr>
        <w:t>VARIABEL RIWAYAT KONTAK SOSIAL</w:t>
      </w:r>
    </w:p>
    <w:p w:rsidR="00F91FD5" w:rsidRPr="001A2301" w:rsidRDefault="00F91FD5" w:rsidP="00F91FD5">
      <w:pPr>
        <w:rPr>
          <w:rFonts w:ascii="Times New Roman" w:eastAsia="Calibri" w:hAnsi="Times New Roman" w:cs="Times New Roman"/>
          <w:b/>
          <w:sz w:val="24"/>
          <w:szCs w:val="24"/>
        </w:rPr>
      </w:pPr>
      <w:r w:rsidRPr="001A2301">
        <w:rPr>
          <w:rFonts w:ascii="Times New Roman" w:eastAsia="Calibri" w:hAnsi="Times New Roman" w:cs="Times New Roman"/>
          <w:b/>
          <w:sz w:val="24"/>
          <w:szCs w:val="24"/>
        </w:rPr>
        <w:t>Berdasarkan Pedoman Pencegahan dan Pengendalian Coronavirus Disease (COVID-19) Revisi V</w:t>
      </w:r>
    </w:p>
    <w:p w:rsidR="00F91FD5" w:rsidRPr="0030010F" w:rsidRDefault="00F91FD5" w:rsidP="00F91FD5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0010F">
        <w:rPr>
          <w:rFonts w:ascii="Times New Roman" w:hAnsi="Times New Roman" w:cs="Times New Roman"/>
          <w:b/>
          <w:sz w:val="24"/>
          <w:szCs w:val="24"/>
        </w:rPr>
        <w:t>PENILAIAN DIRI</w:t>
      </w:r>
    </w:p>
    <w:p w:rsidR="00F91FD5" w:rsidRDefault="00F91FD5" w:rsidP="00F91FD5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0010F">
        <w:rPr>
          <w:rFonts w:ascii="Times New Roman" w:hAnsi="Times New Roman" w:cs="Times New Roman"/>
          <w:b/>
          <w:sz w:val="24"/>
          <w:szCs w:val="24"/>
        </w:rPr>
        <w:t>(SELF ASSESSMENT)</w:t>
      </w:r>
    </w:p>
    <w:p w:rsidR="00F91FD5" w:rsidRPr="001A2301" w:rsidRDefault="00F91FD5" w:rsidP="00F91FD5">
      <w:pPr>
        <w:rPr>
          <w:rFonts w:ascii="Times New Roman" w:eastAsia="Calibri" w:hAnsi="Times New Roman" w:cs="Times New Roman"/>
        </w:rPr>
      </w:pPr>
      <w:r w:rsidRPr="001A2301">
        <w:rPr>
          <w:rFonts w:ascii="Times New Roman" w:eastAsia="Calibri" w:hAnsi="Times New Roman" w:cs="Times New Roman"/>
        </w:rPr>
        <w:lastRenderedPageBreak/>
        <w:t>Untuk mengukur tingkat risiko penularan COVID-19, dalam 14 hari terakhir, apakah anda pernah mengalami hal hal berikut:</w:t>
      </w:r>
    </w:p>
    <w:tbl>
      <w:tblPr>
        <w:tblStyle w:val="TableGrid4"/>
        <w:tblW w:w="0" w:type="auto"/>
        <w:tblInd w:w="108" w:type="dxa"/>
        <w:tblLook w:val="04A0" w:firstRow="1" w:lastRow="0" w:firstColumn="1" w:lastColumn="0" w:noHBand="0" w:noVBand="1"/>
      </w:tblPr>
      <w:tblGrid>
        <w:gridCol w:w="485"/>
        <w:gridCol w:w="3069"/>
        <w:gridCol w:w="851"/>
        <w:gridCol w:w="1002"/>
        <w:gridCol w:w="1308"/>
        <w:gridCol w:w="1233"/>
      </w:tblGrid>
      <w:tr w:rsidR="00F91FD5" w:rsidRPr="001A2301" w:rsidTr="00B06FFD"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No</w:t>
            </w:r>
          </w:p>
        </w:tc>
        <w:tc>
          <w:tcPr>
            <w:tcW w:w="30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Pertanyaan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YA</w:t>
            </w:r>
          </w:p>
        </w:tc>
        <w:tc>
          <w:tcPr>
            <w:tcW w:w="10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TIDAK</w:t>
            </w:r>
          </w:p>
        </w:tc>
        <w:tc>
          <w:tcPr>
            <w:tcW w:w="13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JIKA YA, SKOR</w:t>
            </w: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JIKA TIDAK, SKOR</w:t>
            </w:r>
          </w:p>
        </w:tc>
      </w:tr>
      <w:tr w:rsidR="00F91FD5" w:rsidRPr="001A2301" w:rsidTr="00B06FFD"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1.</w:t>
            </w:r>
          </w:p>
        </w:tc>
        <w:tc>
          <w:tcPr>
            <w:tcW w:w="30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Apakah pernah keluar rumah/ tempat umum (pasar, fasyankes, kerumunan orang, dan lain lain ) ?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3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1</w:t>
            </w: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0</w:t>
            </w:r>
          </w:p>
        </w:tc>
      </w:tr>
      <w:tr w:rsidR="00F91FD5" w:rsidRPr="001A2301" w:rsidTr="00B06FFD"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2.</w:t>
            </w:r>
          </w:p>
        </w:tc>
        <w:tc>
          <w:tcPr>
            <w:tcW w:w="30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Apakah pernah menggunakan transportasi umum ?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3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1</w:t>
            </w: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0</w:t>
            </w:r>
          </w:p>
        </w:tc>
      </w:tr>
      <w:tr w:rsidR="00F91FD5" w:rsidRPr="001A2301" w:rsidTr="00B06FFD"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3.</w:t>
            </w:r>
          </w:p>
        </w:tc>
        <w:tc>
          <w:tcPr>
            <w:tcW w:w="30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Apakah pernah melakukan perjalanan ke luar kota/internasional ? (wilayah yang terjangkit/zona merah)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3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1</w:t>
            </w: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0</w:t>
            </w:r>
          </w:p>
        </w:tc>
      </w:tr>
      <w:tr w:rsidR="00F91FD5" w:rsidRPr="001A2301" w:rsidTr="00B06FFD"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4.</w:t>
            </w:r>
          </w:p>
        </w:tc>
        <w:tc>
          <w:tcPr>
            <w:tcW w:w="30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Apakah anda mengikuti kegiatan yang melibatkan orang banyak ?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3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1</w:t>
            </w: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0</w:t>
            </w:r>
          </w:p>
        </w:tc>
      </w:tr>
      <w:tr w:rsidR="00F91FD5" w:rsidRPr="001A2301" w:rsidTr="00B06FFD"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5.</w:t>
            </w:r>
          </w:p>
        </w:tc>
        <w:tc>
          <w:tcPr>
            <w:tcW w:w="30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Apakah memiliki riwayat kontak dengan orang yang dinyatakan suspek, kontak erat, probable, terkonfirmasi simptomatik/asimptomatik (berjabat tangan, berbicara, berada dalam satu ruangan/ satu rumah) ?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3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1</w:t>
            </w: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0</w:t>
            </w:r>
          </w:p>
        </w:tc>
      </w:tr>
      <w:tr w:rsidR="00F91FD5" w:rsidRPr="001A2301" w:rsidTr="00B06FFD"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6.</w:t>
            </w:r>
          </w:p>
        </w:tc>
        <w:tc>
          <w:tcPr>
            <w:tcW w:w="30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Apakah anda sedang mengalami demam, batuk, pilek, nyeri tenggorokan, dan/atau sesak nafas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3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1</w:t>
            </w: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0</w:t>
            </w:r>
          </w:p>
        </w:tc>
      </w:tr>
      <w:tr w:rsidR="00F91FD5" w:rsidRPr="001A2301" w:rsidTr="00B06FFD">
        <w:tc>
          <w:tcPr>
            <w:tcW w:w="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30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  <w:r w:rsidRPr="001A2301">
              <w:rPr>
                <w:rFonts w:ascii="Times New Roman" w:hAnsi="Times New Roman"/>
              </w:rPr>
              <w:t>JUMLAH TOTAL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3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91FD5" w:rsidRPr="001A2301" w:rsidRDefault="00F91FD5" w:rsidP="00B06FFD">
            <w:pPr>
              <w:rPr>
                <w:rFonts w:ascii="Times New Roman" w:hAnsi="Times New Roman"/>
              </w:rPr>
            </w:pPr>
          </w:p>
        </w:tc>
      </w:tr>
    </w:tbl>
    <w:p w:rsidR="00F91FD5" w:rsidRPr="001A2301" w:rsidRDefault="00F91FD5" w:rsidP="00F91FD5">
      <w:pPr>
        <w:rPr>
          <w:rFonts w:ascii="Times New Roman" w:eastAsia="Calibri" w:hAnsi="Times New Roman" w:cs="Times New Roman"/>
        </w:rPr>
      </w:pPr>
    </w:p>
    <w:p w:rsidR="00F91FD5" w:rsidRPr="001A2301" w:rsidRDefault="00F91FD5" w:rsidP="00F91FD5">
      <w:pPr>
        <w:rPr>
          <w:rFonts w:ascii="Times New Roman" w:eastAsia="Calibri" w:hAnsi="Times New Roman" w:cs="Times New Roman"/>
        </w:rPr>
      </w:pPr>
      <w:r w:rsidRPr="001A2301">
        <w:rPr>
          <w:rFonts w:ascii="Times New Roman" w:eastAsia="Calibri" w:hAnsi="Times New Roman" w:cs="Times New Roman"/>
        </w:rPr>
        <w:t xml:space="preserve">0          =  Risiko Kecil </w:t>
      </w:r>
    </w:p>
    <w:p w:rsidR="00F91FD5" w:rsidRPr="001A2301" w:rsidRDefault="00F91FD5" w:rsidP="00F91FD5">
      <w:pPr>
        <w:rPr>
          <w:rFonts w:ascii="Times New Roman" w:eastAsia="Calibri" w:hAnsi="Times New Roman" w:cs="Times New Roman"/>
        </w:rPr>
      </w:pPr>
      <w:r w:rsidRPr="001A2301">
        <w:rPr>
          <w:rFonts w:ascii="Times New Roman" w:eastAsia="Calibri" w:hAnsi="Times New Roman" w:cs="Times New Roman"/>
        </w:rPr>
        <w:t xml:space="preserve">1 -   4   =  Risiko Sedang </w:t>
      </w:r>
    </w:p>
    <w:p w:rsidR="00F91FD5" w:rsidRPr="001A2301" w:rsidRDefault="00F91FD5" w:rsidP="00F91FD5">
      <w:pPr>
        <w:rPr>
          <w:rFonts w:ascii="Times New Roman" w:eastAsia="Calibri" w:hAnsi="Times New Roman" w:cs="Times New Roman"/>
        </w:rPr>
      </w:pPr>
      <w:r w:rsidRPr="001A2301">
        <w:rPr>
          <w:rFonts w:ascii="Times New Roman" w:eastAsia="Calibri" w:hAnsi="Times New Roman" w:cs="Times New Roman"/>
        </w:rPr>
        <w:t xml:space="preserve">≥  5      =  Risiko Besar </w:t>
      </w:r>
    </w:p>
    <w:p w:rsidR="004F2598" w:rsidRDefault="00F91FD5" w:rsidP="00F91FD5">
      <w:r w:rsidRPr="001A2301">
        <w:rPr>
          <w:rFonts w:ascii="Times New Roman" w:eastAsia="Calibri" w:hAnsi="Times New Roman" w:cs="Times New Roman"/>
        </w:rPr>
        <w:t>TINDAK LANJUT  : Risiko besar dan pemeriksaan suhu &gt; 37,3°C tidak diperkenankan masuk, agar dilakukan investigasi lebih lanjut dan  direkomendasikan berkonsultasi dengan tenaga kesehatan</w:t>
      </w:r>
    </w:p>
    <w:sectPr w:rsidR="004F259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1FD5"/>
    <w:rsid w:val="00027E68"/>
    <w:rsid w:val="002E53BC"/>
    <w:rsid w:val="004A0B42"/>
    <w:rsid w:val="004F2598"/>
    <w:rsid w:val="004F2B26"/>
    <w:rsid w:val="005A724F"/>
    <w:rsid w:val="006313E0"/>
    <w:rsid w:val="009259C6"/>
    <w:rsid w:val="00B329A3"/>
    <w:rsid w:val="00B5333B"/>
    <w:rsid w:val="00B77D4C"/>
    <w:rsid w:val="00E208BA"/>
    <w:rsid w:val="00EA4233"/>
    <w:rsid w:val="00EA61A9"/>
    <w:rsid w:val="00F02E6A"/>
    <w:rsid w:val="00F317B3"/>
    <w:rsid w:val="00F91F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1FD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91FD5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F91FD5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F91FD5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F91FD5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59"/>
    <w:rsid w:val="00F91FD5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uiPriority w:val="59"/>
    <w:rsid w:val="00F91FD5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F91FD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1FD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91FD5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F91FD5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F91FD5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F91FD5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59"/>
    <w:rsid w:val="00F91FD5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uiPriority w:val="59"/>
    <w:rsid w:val="00F91FD5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F91FD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1496</Words>
  <Characters>8533</Characters>
  <Application>Microsoft Office Word</Application>
  <DocSecurity>0</DocSecurity>
  <Lines>71</Lines>
  <Paragraphs>20</Paragraphs>
  <ScaleCrop>false</ScaleCrop>
  <Company/>
  <LinksUpToDate>false</LinksUpToDate>
  <CharactersWithSpaces>100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dcterms:created xsi:type="dcterms:W3CDTF">2021-09-08T22:21:00Z</dcterms:created>
  <dcterms:modified xsi:type="dcterms:W3CDTF">2021-09-08T22:24:00Z</dcterms:modified>
</cp:coreProperties>
</file>